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  <w:r>
        <w:rPr>
          <w:noProof/>
          <w:lang w:eastAsia="es-ES"/>
        </w:rPr>
        <w:drawing>
          <wp:inline distT="0" distB="0" distL="0" distR="0">
            <wp:extent cx="1047750" cy="813180"/>
            <wp:effectExtent l="0" t="0" r="0" b="6350"/>
            <wp:docPr id="1" name="Imagen 1" descr="Resultado de imagen para itla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esultado de imagen para itlac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8940" cy="821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Instituto Tecnológico de Lázaro Cárdenas</w:t>
      </w:r>
    </w:p>
    <w:p w:rsidR="009E5BDF" w:rsidRDefault="009E5BDF" w:rsidP="009E5BDF">
      <w:pPr>
        <w:jc w:val="center"/>
      </w:pPr>
      <w:r>
        <w:br/>
      </w: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Conceptos Básicos del Protocolo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Taller de investigación II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Marco Antonio garduño medina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28/02/17</w:t>
      </w:r>
    </w:p>
    <w:p w:rsidR="004912A8" w:rsidRDefault="009E5BDF" w:rsidP="004912A8">
      <w:r>
        <w:br w:type="page"/>
      </w:r>
    </w:p>
    <w:p w:rsidR="004912A8" w:rsidRDefault="004912A8" w:rsidP="004912A8">
      <w:r>
        <w:lastRenderedPageBreak/>
        <w:t>Metodología de desarrollo</w:t>
      </w:r>
    </w:p>
    <w:p w:rsidR="004912A8" w:rsidRDefault="004912A8" w:rsidP="00994DC1">
      <w:pPr>
        <w:jc w:val="both"/>
      </w:pPr>
      <w:r>
        <w:t>Se identifica como el conjunto de procedimientos, técnicas y soporte documental utilizados para el diseño de sistemas de información</w:t>
      </w:r>
      <w:r w:rsidR="00994DC1">
        <w:t>.</w:t>
      </w:r>
      <w:r w:rsidR="00F6007A">
        <w:t xml:space="preserve"> </w:t>
      </w:r>
      <w:bookmarkStart w:id="0" w:name="_GoBack"/>
      <w:bookmarkEnd w:id="0"/>
      <w:r w:rsidR="006F6382">
        <w:fldChar w:fldCharType="begin"/>
      </w:r>
      <w:r w:rsidR="006F6382">
        <w:instrText xml:space="preserve"> ADDIN ZOTERO_ITEM CSL_CITATION {"citationID":"4dO4dlnK","properties":{"formattedCitation":"{\\rtf (\\uc0\\u8220{}\\uc0\\u191{}Qu\\uc0\\u233{} es Metodolog\\uc0\\u237{}a de desarrollo de software?\\uc0\\u8221{}, s/f)}","plainCitation":"(“¿Qué es Metodología de desarrollo de software?”, s/f)"},"citationItems":[{"id":9,"uris":["http://zotero.org/users/local/Kj4Zz7eE/items/IM6235MU"],"uri":["http://zotero.org/users/local/Kj4Zz7eE/items/IM6235MU"],"itemData":{"id":9,"type":"post-weblog","title":"¿Qué es Metodología de desarrollo de software? - Su Definición, Concepto y Significado","abstract":"Esta clase de metodología se identifica como el conjunto de procedimientos, técnicas y soporte documental utilizados para el diseño de sistemas de información.","URL":"http://conceptodefinicion.de/metodologia-de-desarrollo-de-software/","shortTitle":"¿Qué es Metodología de desarrollo de software?","accessed":{"date-parts":[["2017",2,28]]}}}],"schema":"https://github.com/citation-style-language/schema/raw/master/csl-citation.json"} </w:instrText>
      </w:r>
      <w:r w:rsidR="006F6382">
        <w:fldChar w:fldCharType="separate"/>
      </w:r>
      <w:r w:rsidR="006F6382" w:rsidRPr="006F6382">
        <w:rPr>
          <w:rFonts w:cs="Times New Roman"/>
          <w:szCs w:val="24"/>
        </w:rPr>
        <w:t>(“¿Qué es Metodología de desarrollo de software?”, s/f)</w:t>
      </w:r>
      <w:r w:rsidR="006F6382">
        <w:fldChar w:fldCharType="end"/>
      </w:r>
    </w:p>
    <w:p w:rsidR="00994DC1" w:rsidRDefault="00994DC1" w:rsidP="00994DC1">
      <w:pPr>
        <w:jc w:val="both"/>
      </w:pPr>
    </w:p>
    <w:p w:rsidR="002D7ACB" w:rsidRDefault="002D7ACB" w:rsidP="00994DC1">
      <w:pPr>
        <w:jc w:val="both"/>
      </w:pPr>
    </w:p>
    <w:sectPr w:rsidR="002D7AC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6098"/>
    <w:rsid w:val="00017B00"/>
    <w:rsid w:val="000246E6"/>
    <w:rsid w:val="00197BC2"/>
    <w:rsid w:val="002D7ACB"/>
    <w:rsid w:val="00373C4E"/>
    <w:rsid w:val="004912A8"/>
    <w:rsid w:val="00595D22"/>
    <w:rsid w:val="006F6382"/>
    <w:rsid w:val="007E3E4B"/>
    <w:rsid w:val="00994DC1"/>
    <w:rsid w:val="009E0E63"/>
    <w:rsid w:val="009E5BDF"/>
    <w:rsid w:val="00AE63DF"/>
    <w:rsid w:val="00C06D77"/>
    <w:rsid w:val="00DE31C4"/>
    <w:rsid w:val="00F6007A"/>
    <w:rsid w:val="00F96098"/>
    <w:rsid w:val="00FB1441"/>
    <w:rsid w:val="00FC6A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A3821F2-9578-419C-91EC-00556A4FB8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017B0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Bibliografa">
    <w:name w:val="Bibliography"/>
    <w:basedOn w:val="Normal"/>
    <w:next w:val="Normal"/>
    <w:uiPriority w:val="37"/>
    <w:unhideWhenUsed/>
    <w:rsid w:val="00017B00"/>
    <w:pPr>
      <w:spacing w:after="0" w:line="480" w:lineRule="auto"/>
      <w:ind w:left="720" w:hanging="720"/>
    </w:pPr>
  </w:style>
  <w:style w:type="character" w:customStyle="1" w:styleId="Ttulo1Car">
    <w:name w:val="Título 1 Car"/>
    <w:basedOn w:val="Fuentedeprrafopredeter"/>
    <w:link w:val="Ttulo1"/>
    <w:uiPriority w:val="9"/>
    <w:rsid w:val="00017B00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375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1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738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46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72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88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45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61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96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97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1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88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am14</b:Tag>
    <b:SourceType>Book</b:SourceType>
    <b:Guid>{9193E366-38E9-42DA-BF97-45234AEFDE90}</b:Guid>
    <b:Author>
      <b:Author>
        <b:NameList>
          <b:Person>
            <b:Last>Sampieri</b:Last>
            <b:First>Roberto</b:First>
            <b:Middle>Hernández</b:Middle>
          </b:Person>
        </b:NameList>
      </b:Author>
    </b:Author>
    <b:Title>Metodologia de la investigacion</b:Title>
    <b:Year>2014</b:Year>
    <b:City>Mexico D.F.</b:City>
    <b:Publisher>McGRAW-HILL</b:Publisher>
    <b:LCID>es-ES</b:LCID>
    <b:RefOrder>1</b:RefOrder>
  </b:Source>
</b:Sources>
</file>

<file path=customXml/itemProps1.xml><?xml version="1.0" encoding="utf-8"?>
<ds:datastoreItem xmlns:ds="http://schemas.openxmlformats.org/officeDocument/2006/customXml" ds:itemID="{9F920BC8-9FCC-46B7-9444-9EA5F4E258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2</Pages>
  <Words>218</Words>
  <Characters>1199</Characters>
  <Application>Microsoft Office Word</Application>
  <DocSecurity>0</DocSecurity>
  <Lines>9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garduño</dc:creator>
  <cp:keywords/>
  <dc:description/>
  <cp:lastModifiedBy>marco garduño</cp:lastModifiedBy>
  <cp:revision>13</cp:revision>
  <dcterms:created xsi:type="dcterms:W3CDTF">2017-02-28T04:44:00Z</dcterms:created>
  <dcterms:modified xsi:type="dcterms:W3CDTF">2017-03-02T13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wGmaKk0L"/&gt;&lt;style id="http://www.zotero.org/styles/apa" locale="es-MX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